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DE49B8" w14:textId="77777777" w:rsidR="00483F88" w:rsidRDefault="00483F88" w:rsidP="00483F88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14BEE1CD" w14:textId="77777777" w:rsidR="00483F88" w:rsidRPr="00F81BF3" w:rsidRDefault="00483F88" w:rsidP="00483F88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diameter a mucus plug must be to allow for anaerobic bacteria to survive in its interior. The critical domain size problem asks how large a habitat must be to support a population, or the size a refuge must be for an animal to survive 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(13-15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>. Here, we consider how large a mucus plug must be to have a hypoxic region in which anaerobic bacteria can survive.</w:t>
      </w:r>
    </w:p>
    <w:p w14:paraId="79E933A9" w14:textId="77777777" w:rsidR="00483F88" w:rsidRDefault="00483F88" w:rsidP="00483F88">
      <w:pPr>
        <w:rPr>
          <w:rFonts w:ascii="Arial" w:hAnsi="Arial" w:cs="Arial"/>
          <w:b/>
          <w:bCs/>
          <w:sz w:val="20"/>
          <w:szCs w:val="20"/>
        </w:rPr>
      </w:pPr>
    </w:p>
    <w:p w14:paraId="026FD176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ssume oxygen is 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>
        <w:rPr>
          <w:rFonts w:ascii="Arial" w:eastAsiaTheme="minorEastAsia" w:hAnsi="Arial" w:cs="Arial"/>
          <w:sz w:val="20"/>
          <w:szCs w:val="20"/>
        </w:rPr>
        <w:t xml:space="preserve"> corresponding to the air-mucus boundary. Consider the anaerobic population governed by</w:t>
      </w:r>
    </w:p>
    <w:p w14:paraId="16C3411C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5BA58D37" w14:textId="77777777" w:rsidR="00483F88" w:rsidRPr="00CD2638" w:rsidRDefault="00483F88" w:rsidP="00483F88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792750BE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74517A16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The critical domain siz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>
        <w:rPr>
          <w:rFonts w:ascii="Arial" w:eastAsiaTheme="minorEastAsia" w:hAnsi="Arial" w:cs="Arial"/>
          <w:sz w:val="20"/>
          <w:szCs w:val="20"/>
        </w:rPr>
        <w:t xml:space="preserve"> is the minimum length of the domain such that </w:t>
      </w:r>
      <w:r>
        <w:rPr>
          <w:rFonts w:ascii="Arial" w:eastAsiaTheme="minorEastAsia" w:hAnsi="Arial" w:cs="Arial"/>
          <w:i/>
          <w:iCs/>
          <w:sz w:val="20"/>
          <w:szCs w:val="20"/>
        </w:rPr>
        <w:t>f</w:t>
      </w:r>
      <w:r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>
        <w:rPr>
          <w:rFonts w:ascii="Arial" w:eastAsiaTheme="minorEastAsia" w:hAnsi="Arial" w:cs="Arial"/>
          <w:sz w:val="20"/>
          <w:szCs w:val="20"/>
        </w:rPr>
        <w:t xml:space="preserve"> and </w:t>
      </w:r>
      <w:r>
        <w:rPr>
          <w:rFonts w:ascii="Arial" w:eastAsiaTheme="minorEastAsia" w:hAnsi="Arial" w:cs="Arial"/>
          <w:i/>
          <w:iCs/>
          <w:sz w:val="20"/>
          <w:szCs w:val="20"/>
        </w:rPr>
        <w:t>f</w:t>
      </w:r>
      <w:r>
        <w:rPr>
          <w:rFonts w:ascii="Arial" w:eastAsiaTheme="minorEastAsia" w:hAnsi="Arial" w:cs="Arial"/>
          <w:sz w:val="20"/>
          <w:szCs w:val="20"/>
        </w:rPr>
        <w:t xml:space="preserve"> will have a 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>
        <w:rPr>
          <w:rFonts w:ascii="Arial" w:eastAsiaTheme="minorEastAsia" w:hAnsi="Arial" w:cs="Arial"/>
          <w:sz w:val="20"/>
          <w:szCs w:val="20"/>
        </w:rPr>
        <w:t xml:space="preserve"> At steady state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>
        <w:rPr>
          <w:rFonts w:ascii="Arial" w:eastAsiaTheme="minorEastAsia" w:hAnsi="Arial" w:cs="Arial"/>
          <w:sz w:val="20"/>
          <w:szCs w:val="20"/>
        </w:rPr>
        <w:t xml:space="preserve">, so the distribution of </w:t>
      </w:r>
      <w:r>
        <w:rPr>
          <w:rFonts w:ascii="Arial" w:eastAsiaTheme="minorEastAsia" w:hAnsi="Arial" w:cs="Arial"/>
          <w:i/>
          <w:iCs/>
          <w:sz w:val="20"/>
          <w:szCs w:val="20"/>
        </w:rPr>
        <w:t>f</w:t>
      </w:r>
      <w:r>
        <w:rPr>
          <w:rFonts w:ascii="Arial" w:eastAsiaTheme="minorEastAsia" w:hAnsi="Arial" w:cs="Arial"/>
          <w:sz w:val="20"/>
          <w:szCs w:val="20"/>
        </w:rPr>
        <w:t xml:space="preserve"> is the solution of the ODE</w:t>
      </w:r>
    </w:p>
    <w:p w14:paraId="74C5A1F0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5CE26F71" w14:textId="77777777" w:rsidR="00483F88" w:rsidRPr="00B81AB5" w:rsidRDefault="00483F88" w:rsidP="00483F88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75DA3A9C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5007567A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f/d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 xml:space="preserve">. </m:t>
        </m:r>
      </m:oMath>
      <w:r>
        <w:rPr>
          <w:rFonts w:ascii="Arial" w:eastAsiaTheme="minorEastAsia" w:hAnsi="Arial" w:cs="Arial"/>
          <w:sz w:val="20"/>
          <w:szCs w:val="20"/>
        </w:rPr>
        <w:t xml:space="preserve"> 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>
        <w:rPr>
          <w:rFonts w:ascii="Arial" w:eastAsiaTheme="minorEastAsia" w:hAnsi="Arial" w:cs="Arial"/>
          <w:sz w:val="20"/>
          <w:szCs w:val="20"/>
        </w:rPr>
        <w:t xml:space="preserve"> we can 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 v=f'</m:t>
        </m:r>
      </m:oMath>
      <w:r>
        <w:rPr>
          <w:rFonts w:ascii="Arial" w:eastAsiaTheme="minorEastAsia" w:hAnsi="Arial" w:cs="Arial"/>
          <w:sz w:val="20"/>
          <w:szCs w:val="20"/>
        </w:rPr>
        <w:t xml:space="preserve"> the steady state distribution is the solution of the system</w:t>
      </w:r>
    </w:p>
    <w:p w14:paraId="448D5E10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7E5E5A2F" w14:textId="77777777" w:rsidR="00483F88" w:rsidRPr="00441D4A" w:rsidRDefault="00483F88" w:rsidP="00483F88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v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u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u</m:t>
              </m:r>
            </m:e>
          </m:d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-aw.</m:t>
          </m:r>
        </m:oMath>
      </m:oMathPara>
    </w:p>
    <w:p w14:paraId="04B6BD21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71825ECC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317BA0B6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6ED12F78" w14:textId="77777777" w:rsidR="00483F88" w:rsidRPr="007C2B83" w:rsidRDefault="00483F88" w:rsidP="00483F88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6A170820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109FA572" w14:textId="54782A50" w:rsidR="00483F88" w:rsidRDefault="00C60D3D" w:rsidP="00483F8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</w:t>
      </w:r>
      <w:r w:rsidR="00483F88">
        <w:rPr>
          <w:rFonts w:ascii="Arial" w:eastAsiaTheme="minorEastAsia" w:hAnsi="Arial" w:cs="Arial"/>
          <w:sz w:val="20"/>
          <w:szCs w:val="20"/>
        </w:rPr>
        <w:t xml:space="preserve">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483F88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483F88">
        <w:rPr>
          <w:rFonts w:ascii="Arial" w:eastAsiaTheme="minorEastAsia" w:hAnsi="Arial" w:cs="Arial"/>
          <w:sz w:val="20"/>
          <w:szCs w:val="20"/>
        </w:rPr>
        <w:t xml:space="preserve">. At both of these solutions we have </w:t>
      </w:r>
    </w:p>
    <w:p w14:paraId="579AB684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6558D751" w14:textId="77777777" w:rsidR="00483F88" w:rsidRPr="002B58C0" w:rsidRDefault="00483F88" w:rsidP="00483F88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1C4937D0" w14:textId="77777777" w:rsidR="00483F88" w:rsidRDefault="00483F88" w:rsidP="00483F88">
      <w:pPr>
        <w:rPr>
          <w:rFonts w:ascii="Arial" w:eastAsiaTheme="minorEastAsia" w:hAnsi="Arial" w:cs="Arial"/>
          <w:sz w:val="20"/>
          <w:szCs w:val="20"/>
        </w:rPr>
      </w:pPr>
    </w:p>
    <w:p w14:paraId="3FEEE3EE" w14:textId="77777777" w:rsidR="00483F88" w:rsidRPr="00F26B73" w:rsidRDefault="00483F88" w:rsidP="00483F8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ith eigenvalu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>
        <w:rPr>
          <w:rFonts w:ascii="Arial" w:eastAsiaTheme="minorEastAsia" w:hAnsi="Arial" w:cs="Arial"/>
          <w:sz w:val="20"/>
          <w:szCs w:val="20"/>
        </w:rPr>
        <w:t>.</w:t>
      </w:r>
    </w:p>
    <w:p w14:paraId="75CE2B9D" w14:textId="77777777" w:rsidR="00AA7BBF" w:rsidRDefault="00AA7BBF"/>
    <w:sectPr w:rsidR="00AA7BB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3F88"/>
    <w:rsid w:val="0005332A"/>
    <w:rsid w:val="00054DB9"/>
    <w:rsid w:val="00084E14"/>
    <w:rsid w:val="000C5C3B"/>
    <w:rsid w:val="00105BCD"/>
    <w:rsid w:val="00145D3E"/>
    <w:rsid w:val="00177831"/>
    <w:rsid w:val="00255054"/>
    <w:rsid w:val="002A55E9"/>
    <w:rsid w:val="002B046A"/>
    <w:rsid w:val="003F6784"/>
    <w:rsid w:val="00421878"/>
    <w:rsid w:val="00447B98"/>
    <w:rsid w:val="00483F88"/>
    <w:rsid w:val="004F0BB2"/>
    <w:rsid w:val="0060676F"/>
    <w:rsid w:val="0062572B"/>
    <w:rsid w:val="00683AAC"/>
    <w:rsid w:val="006B7BB9"/>
    <w:rsid w:val="006C60B8"/>
    <w:rsid w:val="0070319C"/>
    <w:rsid w:val="00741C52"/>
    <w:rsid w:val="007439B1"/>
    <w:rsid w:val="00795EE1"/>
    <w:rsid w:val="007A522F"/>
    <w:rsid w:val="007A7282"/>
    <w:rsid w:val="00803B5A"/>
    <w:rsid w:val="008209B0"/>
    <w:rsid w:val="008A0E65"/>
    <w:rsid w:val="00926A87"/>
    <w:rsid w:val="00962CF0"/>
    <w:rsid w:val="009B2B7B"/>
    <w:rsid w:val="009C3093"/>
    <w:rsid w:val="00A513C0"/>
    <w:rsid w:val="00A56222"/>
    <w:rsid w:val="00AA7BBF"/>
    <w:rsid w:val="00AC1747"/>
    <w:rsid w:val="00BA1E7A"/>
    <w:rsid w:val="00BF71D1"/>
    <w:rsid w:val="00C43174"/>
    <w:rsid w:val="00C60D3D"/>
    <w:rsid w:val="00CE61CA"/>
    <w:rsid w:val="00D13BAE"/>
    <w:rsid w:val="00EC3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D06A3B4"/>
  <w15:chartTrackingRefBased/>
  <w15:docId w15:val="{18A1E17E-1AA3-7145-9D30-3B00B0410A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83F8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34</Words>
  <Characters>1335</Characters>
  <Application>Microsoft Office Word</Application>
  <DocSecurity>0</DocSecurity>
  <Lines>11</Lines>
  <Paragraphs>3</Paragraphs>
  <ScaleCrop>false</ScaleCrop>
  <Company/>
  <LinksUpToDate>false</LinksUpToDate>
  <CharactersWithSpaces>1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</cp:revision>
  <dcterms:created xsi:type="dcterms:W3CDTF">2022-12-06T19:25:00Z</dcterms:created>
  <dcterms:modified xsi:type="dcterms:W3CDTF">2022-12-06T19:27:00Z</dcterms:modified>
</cp:coreProperties>
</file>